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D25D1E">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w:t>
      </w:r>
      <w:commentRangeStart w:id="0"/>
      <w:r>
        <w:rPr>
          <w:rFonts w:cs="Times New Roman"/>
        </w:rPr>
        <w:t>Educational</w:t>
      </w:r>
      <w:commentRangeEnd w:id="0"/>
      <w:r w:rsidR="00652BD9">
        <w:rPr>
          <w:rStyle w:val="CommentReference"/>
        </w:rPr>
        <w:commentReference w:id="0"/>
      </w:r>
      <w:r>
        <w:rPr>
          <w:rFonts w:cs="Times New Roman"/>
        </w:rPr>
        <w:t xml:space="preserve">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101FAE67"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w:t>
      </w:r>
      <w:del w:id="1" w:author="McKay Sohlberg" w:date="2021-08-16T09:16:00Z">
        <w:r w:rsidR="007055F5" w:rsidDel="0024108C">
          <w:rPr>
            <w:b w:val="0"/>
            <w:bCs w:val="0"/>
          </w:rPr>
          <w:delText xml:space="preserve">worse </w:delText>
        </w:r>
      </w:del>
      <w:r w:rsidR="007055F5">
        <w:rPr>
          <w:b w:val="0"/>
          <w:bCs w:val="0"/>
        </w:rPr>
        <w:t>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ins w:id="2" w:author="Jim Wright" w:date="2021-08-10T13:50:00Z">
        <w:r w:rsidR="00EF1305">
          <w:rPr>
            <w:b w:val="0"/>
            <w:bCs w:val="0"/>
          </w:rPr>
          <w:t xml:space="preserve"> Recent literature has categorized </w:t>
        </w:r>
      </w:ins>
      <w:ins w:id="3" w:author="Jim Wright" w:date="2021-08-10T13:51:00Z">
        <w:r w:rsidR="00EF1305">
          <w:rPr>
            <w:b w:val="0"/>
            <w:bCs w:val="0"/>
          </w:rPr>
          <w:t xml:space="preserve">the variety of </w:t>
        </w:r>
      </w:ins>
      <w:ins w:id="4" w:author="Jim Wright" w:date="2021-08-10T14:59:00Z">
        <w:r w:rsidR="008C0E81">
          <w:rPr>
            <w:b w:val="0"/>
            <w:bCs w:val="0"/>
          </w:rPr>
          <w:t xml:space="preserve">concussion </w:t>
        </w:r>
      </w:ins>
      <w:ins w:id="5" w:author="Jim Wright" w:date="2021-08-10T13:51:00Z">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ins>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5132F3C0"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ins w:id="6" w:author="McKay Sohlberg" w:date="2021-08-16T09:19:00Z">
        <w:r w:rsidR="0024108C">
          <w:rPr>
            <w:b w:val="0"/>
            <w:bCs w:val="0"/>
          </w:rPr>
          <w:t xml:space="preserve">intended to </w:t>
        </w:r>
      </w:ins>
      <w:del w:id="7" w:author="McKay Sohlberg" w:date="2021-08-16T09:19:00Z">
        <w:r w:rsidR="00325B4B" w:rsidDel="0024108C">
          <w:rPr>
            <w:b w:val="0"/>
            <w:bCs w:val="0"/>
          </w:rPr>
          <w:delText>which</w:delText>
        </w:r>
        <w:r w:rsidR="00017A15" w:rsidDel="0024108C">
          <w:rPr>
            <w:b w:val="0"/>
            <w:bCs w:val="0"/>
          </w:rPr>
          <w:delText xml:space="preserve"> </w:delText>
        </w:r>
      </w:del>
      <w:r w:rsidR="00017A15">
        <w:rPr>
          <w:b w:val="0"/>
          <w:bCs w:val="0"/>
        </w:rPr>
        <w:t xml:space="preserve">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ins w:id="8" w:author="McKay Sohlberg" w:date="2021-08-16T09:20:00Z">
        <w:r w:rsidR="0024108C">
          <w:rPr>
            <w:b w:val="0"/>
            <w:bCs w:val="0"/>
          </w:rPr>
          <w:t>.</w:t>
        </w:r>
      </w:ins>
      <w:del w:id="9" w:author="McKay Sohlberg" w:date="2021-08-16T09:20:00Z">
        <w:r w:rsidR="00C54EE0" w:rsidDel="0024108C">
          <w:rPr>
            <w:b w:val="0"/>
            <w:bCs w:val="0"/>
          </w:rPr>
          <w:delText>,</w:delText>
        </w:r>
      </w:del>
      <w:r w:rsidR="00C54EE0">
        <w:rPr>
          <w:b w:val="0"/>
          <w:bCs w:val="0"/>
        </w:rPr>
        <w:t xml:space="preserve"> </w:t>
      </w:r>
      <w:ins w:id="10" w:author="McKay Sohlberg" w:date="2021-08-16T09:22:00Z">
        <w:r w:rsidR="0024108C">
          <w:rPr>
            <w:b w:val="0"/>
            <w:bCs w:val="0"/>
          </w:rPr>
          <w:t>The RTP data</w:t>
        </w:r>
      </w:ins>
      <w:del w:id="11" w:author="McKay Sohlberg" w:date="2021-08-16T09:22:00Z">
        <w:r w:rsidR="00C54EE0" w:rsidDel="0024108C">
          <w:rPr>
            <w:b w:val="0"/>
            <w:bCs w:val="0"/>
          </w:rPr>
          <w:delText>which</w:delText>
        </w:r>
      </w:del>
      <w:r w:rsidR="00C54EE0">
        <w:rPr>
          <w:b w:val="0"/>
          <w:bCs w:val="0"/>
        </w:rPr>
        <w:t xml:space="preserve"> provide</w:t>
      </w:r>
      <w:del w:id="12" w:author="McKay Sohlberg" w:date="2021-08-16T09:22:00Z">
        <w:r w:rsidR="00C54EE0" w:rsidDel="0024108C">
          <w:rPr>
            <w:b w:val="0"/>
            <w:bCs w:val="0"/>
          </w:rPr>
          <w:delText>s</w:delText>
        </w:r>
      </w:del>
      <w:r w:rsidR="00C54EE0">
        <w:rPr>
          <w:b w:val="0"/>
          <w:bCs w:val="0"/>
        </w:rPr>
        <w:t xml:space="preserve"> </w:t>
      </w:r>
      <w:r w:rsidR="008C5991">
        <w:rPr>
          <w:b w:val="0"/>
          <w:bCs w:val="0"/>
        </w:rPr>
        <w:t xml:space="preserve">limited </w:t>
      </w:r>
      <w:r w:rsidR="00C54EE0">
        <w:rPr>
          <w:b w:val="0"/>
          <w:bCs w:val="0"/>
        </w:rPr>
        <w:t xml:space="preserve">insight </w:t>
      </w:r>
      <w:ins w:id="13" w:author="McKay Sohlberg" w:date="2021-08-16T09:22:00Z">
        <w:r w:rsidR="0024108C">
          <w:rPr>
            <w:b w:val="0"/>
            <w:bCs w:val="0"/>
          </w:rPr>
          <w:t>into</w:t>
        </w:r>
      </w:ins>
      <w:del w:id="14" w:author="McKay Sohlberg" w:date="2021-08-16T09:22:00Z">
        <w:r w:rsidR="00C54EE0" w:rsidDel="0024108C">
          <w:rPr>
            <w:b w:val="0"/>
            <w:bCs w:val="0"/>
          </w:rPr>
          <w:delText>on</w:delText>
        </w:r>
      </w:del>
      <w:r w:rsidR="00C54EE0">
        <w:rPr>
          <w:b w:val="0"/>
          <w:bCs w:val="0"/>
        </w:rPr>
        <w:t xml:space="preserve"> the acute window of time students may be most at risk for experiencing academic challenges following a concussion. </w:t>
      </w:r>
    </w:p>
    <w:p w14:paraId="40A2EC9F" w14:textId="1F90612B"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 xml:space="preserve">successful completion of </w:t>
      </w:r>
      <w:ins w:id="15" w:author="McKay Sohlberg" w:date="2021-08-16T09:23:00Z">
        <w:r w:rsidR="00DE4905">
          <w:rPr>
            <w:b w:val="0"/>
            <w:bCs w:val="0"/>
          </w:rPr>
          <w:t xml:space="preserve">the step-wise </w:t>
        </w:r>
      </w:ins>
      <w:r>
        <w:rPr>
          <w:b w:val="0"/>
          <w:bCs w:val="0"/>
        </w:rPr>
        <w:t xml:space="preserve">RTP </w:t>
      </w:r>
      <w:ins w:id="16" w:author="McKay Sohlberg" w:date="2021-08-16T09:23:00Z">
        <w:r w:rsidR="00DE4905">
          <w:rPr>
            <w:b w:val="0"/>
            <w:bCs w:val="0"/>
          </w:rPr>
          <w:t xml:space="preserve">protocol </w:t>
        </w:r>
      </w:ins>
      <w:r w:rsidR="0057755C">
        <w:rPr>
          <w:b w:val="0"/>
          <w:bCs w:val="0"/>
        </w:rPr>
        <w:t xml:space="preserve">presumes </w:t>
      </w:r>
      <w:del w:id="17" w:author="McKay Sohlberg" w:date="2021-08-16T09:23:00Z">
        <w:r w:rsidR="0057755C" w:rsidDel="00DE4905">
          <w:rPr>
            <w:b w:val="0"/>
            <w:bCs w:val="0"/>
          </w:rPr>
          <w:delText xml:space="preserve">a </w:delText>
        </w:r>
      </w:del>
      <w:r w:rsidR="0057755C">
        <w:rPr>
          <w:b w:val="0"/>
          <w:bCs w:val="0"/>
        </w:rPr>
        <w:t>successful return-to-learn (RTL)</w:t>
      </w:r>
      <w:del w:id="18" w:author="McKay Sohlberg" w:date="2021-08-16T09:23:00Z">
        <w:r w:rsidR="009157FC" w:rsidDel="00DE4905">
          <w:rPr>
            <w:b w:val="0"/>
            <w:bCs w:val="0"/>
          </w:rPr>
          <w:delText xml:space="preserve"> dependent upon the progression through the step-wise protocol</w:delText>
        </w:r>
      </w:del>
      <w:r w:rsidR="0057755C">
        <w:rPr>
          <w:b w:val="0"/>
          <w:bCs w:val="0"/>
        </w:rPr>
        <w:t>,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w:t>
      </w:r>
      <w:ins w:id="19" w:author="McKay Sohlberg" w:date="2021-08-16T09:24:00Z">
        <w:r w:rsidR="00DE4905">
          <w:rPr>
            <w:b w:val="0"/>
            <w:bCs w:val="0"/>
          </w:rPr>
          <w:t xml:space="preserve">which </w:t>
        </w:r>
      </w:ins>
      <w:del w:id="20" w:author="McKay Sohlberg" w:date="2021-08-16T09:24:00Z">
        <w:r w:rsidR="00FC00DB" w:rsidDel="00DE4905">
          <w:rPr>
            <w:b w:val="0"/>
            <w:bCs w:val="0"/>
          </w:rPr>
          <w:delText>and</w:delText>
        </w:r>
        <w:r w:rsidR="00C54EE0" w:rsidDel="00DE4905">
          <w:rPr>
            <w:b w:val="0"/>
            <w:bCs w:val="0"/>
          </w:rPr>
          <w:delText xml:space="preserve"> all</w:delText>
        </w:r>
        <w:r w:rsidR="00FC00DB" w:rsidDel="00DE4905">
          <w:rPr>
            <w:b w:val="0"/>
            <w:bCs w:val="0"/>
          </w:rPr>
          <w:delText xml:space="preserve"> </w:delText>
        </w:r>
      </w:del>
      <w:r w:rsidR="00FC00DB">
        <w:rPr>
          <w:b w:val="0"/>
          <w:bCs w:val="0"/>
        </w:rPr>
        <w:t xml:space="preserve">share </w:t>
      </w:r>
      <w:ins w:id="21" w:author="McKay Sohlberg" w:date="2021-08-16T09:27:00Z">
        <w:r w:rsidR="00DE4905">
          <w:rPr>
            <w:b w:val="0"/>
            <w:bCs w:val="0"/>
          </w:rPr>
          <w:t xml:space="preserve">three </w:t>
        </w:r>
      </w:ins>
      <w:del w:id="22" w:author="McKay Sohlberg" w:date="2021-08-16T09:27:00Z">
        <w:r w:rsidR="00FC00DB" w:rsidDel="00DE4905">
          <w:rPr>
            <w:b w:val="0"/>
            <w:bCs w:val="0"/>
          </w:rPr>
          <w:delText xml:space="preserve">specific </w:delText>
        </w:r>
      </w:del>
      <w:r w:rsidR="00FC00DB">
        <w:rPr>
          <w:b w:val="0"/>
          <w:bCs w:val="0"/>
        </w:rPr>
        <w:t>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ins w:id="23" w:author="McKay Sohlberg" w:date="2021-08-16T09:25:00Z">
        <w:r w:rsidR="00DE4905">
          <w:rPr>
            <w:b w:val="0"/>
            <w:bCs w:val="0"/>
          </w:rPr>
          <w:t>.</w:t>
        </w:r>
      </w:ins>
      <w:del w:id="24" w:author="McKay Sohlberg" w:date="2021-08-16T09:25:00Z">
        <w:r w:rsidR="00C54EE0" w:rsidDel="00DE4905">
          <w:rPr>
            <w:b w:val="0"/>
            <w:bCs w:val="0"/>
          </w:rPr>
          <w:delText>;</w:delText>
        </w:r>
      </w:del>
      <w:r w:rsidR="00C54EE0">
        <w:rPr>
          <w:b w:val="0"/>
          <w:bCs w:val="0"/>
        </w:rPr>
        <w:t xml:space="preserve"> </w:t>
      </w:r>
      <w:ins w:id="25" w:author="McKay Sohlberg" w:date="2021-08-16T09:25:00Z">
        <w:r w:rsidR="00DE4905">
          <w:rPr>
            <w:b w:val="0"/>
            <w:bCs w:val="0"/>
          </w:rPr>
          <w:t xml:space="preserve">The </w:t>
        </w:r>
      </w:ins>
      <w:del w:id="26" w:author="McKay Sohlberg" w:date="2021-08-16T09:25:00Z">
        <w:r w:rsidR="00C54EE0" w:rsidDel="00DE4905">
          <w:rPr>
            <w:b w:val="0"/>
            <w:bCs w:val="0"/>
          </w:rPr>
          <w:delText>t</w:delText>
        </w:r>
        <w:r w:rsidR="00FC00DB" w:rsidDel="00DE4905">
          <w:rPr>
            <w:b w:val="0"/>
            <w:bCs w:val="0"/>
          </w:rPr>
          <w:delText xml:space="preserve">herefore, </w:delText>
        </w:r>
      </w:del>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1C441C71" w:rsidR="00CE717E" w:rsidRDefault="009C028C" w:rsidP="00482C10">
      <w:pPr>
        <w:pStyle w:val="Heading1"/>
        <w:ind w:firstLine="720"/>
        <w:jc w:val="left"/>
        <w:rPr>
          <w:b w:val="0"/>
          <w:bCs w:val="0"/>
        </w:rPr>
      </w:pPr>
      <w:r>
        <w:rPr>
          <w:b w:val="0"/>
          <w:bCs w:val="0"/>
        </w:rPr>
        <w:t>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w:t>
      </w:r>
      <w:ins w:id="27" w:author="McKay Sohlberg" w:date="2021-08-16T09:26:00Z">
        <w:r w:rsidR="00DE4905">
          <w:rPr>
            <w:b w:val="0"/>
            <w:bCs w:val="0"/>
          </w:rPr>
          <w:t>,</w:t>
        </w:r>
      </w:ins>
      <w:r>
        <w:rPr>
          <w:b w:val="0"/>
          <w:bCs w:val="0"/>
        </w:rPr>
        <w:t xml:space="preserve">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proofErr w:type="gramStart"/>
      <w:r w:rsidR="00054B3D">
        <w:rPr>
          <w:b w:val="0"/>
          <w:bCs w:val="0"/>
        </w:rPr>
        <w:t>Also</w:t>
      </w:r>
      <w:proofErr w:type="gramEnd"/>
      <w:r w:rsidR="00054B3D">
        <w:rPr>
          <w:b w:val="0"/>
          <w:bCs w:val="0"/>
        </w:rPr>
        <w:t xml:space="preserve"> of importance during this period of academic adjustment is a method </w:t>
      </w:r>
      <w:ins w:id="28" w:author="McKay Sohlberg" w:date="2021-08-16T09:26:00Z">
        <w:r w:rsidR="00DE4905">
          <w:rPr>
            <w:b w:val="0"/>
            <w:bCs w:val="0"/>
          </w:rPr>
          <w:t xml:space="preserve">for </w:t>
        </w:r>
      </w:ins>
      <w:del w:id="29" w:author="McKay Sohlberg" w:date="2021-08-16T09:26:00Z">
        <w:r w:rsidR="00054B3D" w:rsidDel="00DE4905">
          <w:rPr>
            <w:b w:val="0"/>
            <w:bCs w:val="0"/>
          </w:rPr>
          <w:delText xml:space="preserve">of </w:delText>
        </w:r>
      </w:del>
      <w:r w:rsidR="00054B3D">
        <w:rPr>
          <w:b w:val="0"/>
          <w:bCs w:val="0"/>
        </w:rPr>
        <w:t>frequent monitoring of the student’s academic, physical, and psychosocial needs following a concussion.</w:t>
      </w:r>
      <w:r>
        <w:rPr>
          <w:b w:val="0"/>
          <w:bCs w:val="0"/>
        </w:rPr>
        <w:t xml:space="preserve"> The third </w:t>
      </w:r>
      <w:del w:id="30" w:author="McKay Sohlberg" w:date="2021-08-16T09:26:00Z">
        <w:r w:rsidDel="00DE4905">
          <w:rPr>
            <w:b w:val="0"/>
            <w:bCs w:val="0"/>
          </w:rPr>
          <w:delText xml:space="preserve">and final </w:delText>
        </w:r>
      </w:del>
      <w:r>
        <w:rPr>
          <w:b w:val="0"/>
          <w:bCs w:val="0"/>
        </w:rPr>
        <w:t xml:space="preserve">commonality across RTL </w:t>
      </w:r>
      <w:r>
        <w:rPr>
          <w:b w:val="0"/>
          <w:bCs w:val="0"/>
        </w:rPr>
        <w:lastRenderedPageBreak/>
        <w:t>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68A00D25" w:rsidR="00325B4B" w:rsidRDefault="00DE7D89" w:rsidP="00482C10">
      <w:pPr>
        <w:pStyle w:val="Heading1"/>
        <w:ind w:firstLine="720"/>
        <w:jc w:val="left"/>
        <w:rPr>
          <w:b w:val="0"/>
          <w:bCs w:val="0"/>
        </w:rPr>
      </w:pPr>
      <w:ins w:id="31" w:author="McKay Sohlberg" w:date="2021-08-16T09:31:00Z">
        <w:r>
          <w:rPr>
            <w:b w:val="0"/>
            <w:bCs w:val="0"/>
          </w:rPr>
          <w:t xml:space="preserve">Current </w:t>
        </w:r>
      </w:ins>
      <w:del w:id="32" w:author="McKay Sohlberg" w:date="2021-08-16T09:31:00Z">
        <w:r w:rsidR="004B23DF" w:rsidDel="00DE7D89">
          <w:rPr>
            <w:b w:val="0"/>
            <w:bCs w:val="0"/>
          </w:rPr>
          <w:delText>There</w:delText>
        </w:r>
        <w:r w:rsidR="00482C10" w:rsidDel="00DE7D89">
          <w:rPr>
            <w:b w:val="0"/>
            <w:bCs w:val="0"/>
          </w:rPr>
          <w:delText xml:space="preserve"> remains limited empirical evidence to evaluate proposed </w:delText>
        </w:r>
      </w:del>
      <w:r w:rsidR="00482C10">
        <w:rPr>
          <w:b w:val="0"/>
          <w:bCs w:val="0"/>
        </w:rPr>
        <w:t>RTL guidelines</w:t>
      </w:r>
      <w:ins w:id="33" w:author="Jim Wright" w:date="2021-08-10T14:10:00Z">
        <w:r w:rsidR="000C2BBB">
          <w:rPr>
            <w:b w:val="0"/>
            <w:bCs w:val="0"/>
          </w:rPr>
          <w:t xml:space="preserve"> </w:t>
        </w:r>
      </w:ins>
      <w:ins w:id="34" w:author="McKay Sohlberg" w:date="2021-08-16T09:31:00Z">
        <w:r>
          <w:rPr>
            <w:b w:val="0"/>
            <w:bCs w:val="0"/>
          </w:rPr>
          <w:t xml:space="preserve">are </w:t>
        </w:r>
      </w:ins>
      <w:ins w:id="35" w:author="Jim Wright" w:date="2021-08-10T14:11:00Z">
        <w:r w:rsidR="000C2BBB">
          <w:rPr>
            <w:b w:val="0"/>
            <w:bCs w:val="0"/>
          </w:rPr>
          <w:t xml:space="preserve">designed to </w:t>
        </w:r>
      </w:ins>
      <w:ins w:id="36" w:author="McKay Sohlberg" w:date="2021-08-16T09:32:00Z">
        <w:r>
          <w:rPr>
            <w:b w:val="0"/>
            <w:bCs w:val="0"/>
          </w:rPr>
          <w:t>facilitate</w:t>
        </w:r>
      </w:ins>
      <w:ins w:id="37" w:author="McKay Sohlberg" w:date="2021-08-16T09:33:00Z">
        <w:r w:rsidR="00293DE4">
          <w:rPr>
            <w:b w:val="0"/>
            <w:bCs w:val="0"/>
          </w:rPr>
          <w:t xml:space="preserve"> the monitoring of</w:t>
        </w:r>
      </w:ins>
      <w:ins w:id="38" w:author="McKay Sohlberg" w:date="2021-08-16T09:32:00Z">
        <w:r>
          <w:rPr>
            <w:b w:val="0"/>
            <w:bCs w:val="0"/>
          </w:rPr>
          <w:t xml:space="preserve"> symptom recovery of </w:t>
        </w:r>
      </w:ins>
      <w:ins w:id="39" w:author="Jim Wright" w:date="2021-08-10T14:11:00Z">
        <w:del w:id="40" w:author="McKay Sohlberg" w:date="2021-08-16T09:32:00Z">
          <w:r w:rsidR="000C2BBB" w:rsidDel="00DE7D89">
            <w:rPr>
              <w:b w:val="0"/>
              <w:bCs w:val="0"/>
            </w:rPr>
            <w:delText xml:space="preserve">provide </w:delText>
          </w:r>
        </w:del>
        <w:r w:rsidR="000C2BBB">
          <w:rPr>
            <w:b w:val="0"/>
            <w:bCs w:val="0"/>
          </w:rPr>
          <w:t>concussed students</w:t>
        </w:r>
      </w:ins>
      <w:ins w:id="41" w:author="McKay Sohlberg" w:date="2021-08-16T09:32:00Z">
        <w:r>
          <w:rPr>
            <w:b w:val="0"/>
            <w:bCs w:val="0"/>
          </w:rPr>
          <w:t xml:space="preserve"> ostensibly to be able to provide </w:t>
        </w:r>
      </w:ins>
      <w:ins w:id="42" w:author="McKay Sohlberg" w:date="2021-08-16T09:33:00Z">
        <w:r>
          <w:rPr>
            <w:b w:val="0"/>
            <w:bCs w:val="0"/>
          </w:rPr>
          <w:t>them</w:t>
        </w:r>
      </w:ins>
      <w:ins w:id="43" w:author="Jim Wright" w:date="2021-08-10T14:11:00Z">
        <w:r w:rsidR="000C2BBB">
          <w:rPr>
            <w:b w:val="0"/>
            <w:bCs w:val="0"/>
          </w:rPr>
          <w:t xml:space="preserve"> with academic</w:t>
        </w:r>
      </w:ins>
      <w:ins w:id="44" w:author="McKay Sohlberg" w:date="2021-08-16T09:33:00Z">
        <w:r>
          <w:rPr>
            <w:b w:val="0"/>
            <w:bCs w:val="0"/>
          </w:rPr>
          <w:t xml:space="preserve"> or other</w:t>
        </w:r>
      </w:ins>
      <w:ins w:id="45" w:author="Jim Wright" w:date="2021-08-10T14:11:00Z">
        <w:r w:rsidR="000C2BBB">
          <w:rPr>
            <w:b w:val="0"/>
            <w:bCs w:val="0"/>
          </w:rPr>
          <w:t xml:space="preserve"> interventions </w:t>
        </w:r>
      </w:ins>
      <w:ins w:id="46" w:author="McKay Sohlberg" w:date="2021-08-16T09:34:00Z">
        <w:r w:rsidR="00293DE4">
          <w:rPr>
            <w:b w:val="0"/>
            <w:bCs w:val="0"/>
          </w:rPr>
          <w:t xml:space="preserve">if </w:t>
        </w:r>
      </w:ins>
      <w:ins w:id="47" w:author="McKay Sohlberg" w:date="2021-08-16T09:33:00Z">
        <w:r>
          <w:rPr>
            <w:b w:val="0"/>
            <w:bCs w:val="0"/>
          </w:rPr>
          <w:t>symptoms do not resolve</w:t>
        </w:r>
      </w:ins>
      <w:ins w:id="48" w:author="McKay Sohlberg" w:date="2021-08-16T09:35:00Z">
        <w:r w:rsidR="00293DE4">
          <w:rPr>
            <w:b w:val="0"/>
            <w:bCs w:val="0"/>
          </w:rPr>
          <w:t>,</w:t>
        </w:r>
      </w:ins>
      <w:ins w:id="49" w:author="McKay Sohlberg" w:date="2021-08-16T09:34:00Z">
        <w:r w:rsidR="00293DE4">
          <w:rPr>
            <w:b w:val="0"/>
            <w:bCs w:val="0"/>
          </w:rPr>
          <w:t xml:space="preserve"> and to increase academic engagement as symptoms abate</w:t>
        </w:r>
      </w:ins>
      <w:ins w:id="50" w:author="McKay Sohlberg" w:date="2021-08-16T09:33:00Z">
        <w:r>
          <w:rPr>
            <w:b w:val="0"/>
            <w:bCs w:val="0"/>
          </w:rPr>
          <w:t>.</w:t>
        </w:r>
      </w:ins>
      <w:ins w:id="51" w:author="McKay Sohlberg" w:date="2021-08-16T09:36:00Z">
        <w:r w:rsidR="00293DE4">
          <w:rPr>
            <w:b w:val="0"/>
            <w:bCs w:val="0"/>
          </w:rPr>
          <w:t xml:space="preserve"> Unfortunately</w:t>
        </w:r>
      </w:ins>
      <w:ins w:id="52" w:author="McKay Sohlberg" w:date="2021-08-16T09:35:00Z">
        <w:r w:rsidR="00293DE4">
          <w:rPr>
            <w:b w:val="0"/>
            <w:bCs w:val="0"/>
          </w:rPr>
          <w:t>, we have limited knowledge</w:t>
        </w:r>
      </w:ins>
      <w:ins w:id="53" w:author="McKay Sohlberg" w:date="2021-08-16T09:36:00Z">
        <w:r w:rsidR="00293DE4">
          <w:rPr>
            <w:b w:val="0"/>
            <w:bCs w:val="0"/>
          </w:rPr>
          <w:t xml:space="preserve"> about </w:t>
        </w:r>
      </w:ins>
      <w:ins w:id="54" w:author="McKay Sohlberg" w:date="2021-08-16T09:37:00Z">
        <w:r w:rsidR="00293DE4">
          <w:rPr>
            <w:b w:val="0"/>
            <w:bCs w:val="0"/>
          </w:rPr>
          <w:t xml:space="preserve">students’ symptom recovery trajectories which  </w:t>
        </w:r>
      </w:ins>
      <w:ins w:id="55" w:author="McKay Sohlberg" w:date="2021-08-16T09:38:00Z">
        <w:r w:rsidR="00293DE4">
          <w:rPr>
            <w:b w:val="0"/>
            <w:bCs w:val="0"/>
          </w:rPr>
          <w:t>impedes the ability to identify and evaluate appropriate return to learn supports matched to</w:t>
        </w:r>
      </w:ins>
      <w:ins w:id="56" w:author="McKay Sohlberg" w:date="2021-08-16T09:39:00Z">
        <w:r w:rsidR="00293DE4">
          <w:rPr>
            <w:b w:val="0"/>
            <w:bCs w:val="0"/>
          </w:rPr>
          <w:t xml:space="preserve"> student needs</w:t>
        </w:r>
      </w:ins>
      <w:ins w:id="57" w:author="McKay Sohlberg" w:date="2021-08-16T09:38:00Z">
        <w:r w:rsidR="00293DE4">
          <w:rPr>
            <w:b w:val="0"/>
            <w:bCs w:val="0"/>
          </w:rPr>
          <w:t>.</w:t>
        </w:r>
      </w:ins>
      <w:ins w:id="58" w:author="McKay Sohlberg" w:date="2021-08-16T09:35:00Z">
        <w:r w:rsidR="00293DE4">
          <w:rPr>
            <w:b w:val="0"/>
            <w:bCs w:val="0"/>
          </w:rPr>
          <w:t xml:space="preserve"> </w:t>
        </w:r>
      </w:ins>
      <w:ins w:id="59" w:author="Jim Wright" w:date="2021-08-10T14:11:00Z">
        <w:del w:id="60" w:author="McKay Sohlberg" w:date="2021-08-16T09:33:00Z">
          <w:r w:rsidR="000C2BBB" w:rsidDel="00DE7D89">
            <w:rPr>
              <w:b w:val="0"/>
              <w:bCs w:val="0"/>
            </w:rPr>
            <w:delText>dependent upon the</w:delText>
          </w:r>
        </w:del>
      </w:ins>
      <w:ins w:id="61" w:author="Jim Wright" w:date="2021-08-10T14:12:00Z">
        <w:del w:id="62" w:author="McKay Sohlberg" w:date="2021-08-16T09:33:00Z">
          <w:r w:rsidR="000C2BBB" w:rsidDel="00DE7D89">
            <w:rPr>
              <w:b w:val="0"/>
              <w:bCs w:val="0"/>
            </w:rPr>
            <w:delText xml:space="preserve"> nature in which symptoms negatively impact academic performance. </w:delText>
          </w:r>
        </w:del>
      </w:ins>
      <w:ins w:id="63" w:author="Jim Wright" w:date="2021-08-10T14:13:00Z">
        <w:r w:rsidR="000C2BBB">
          <w:rPr>
            <w:b w:val="0"/>
            <w:bCs w:val="0"/>
          </w:rPr>
          <w:t xml:space="preserve">This knowledge gap </w:t>
        </w:r>
      </w:ins>
      <w:del w:id="64" w:author="Jim Wright" w:date="2021-08-10T14:13:00Z">
        <w:r w:rsidR="000C2BBB" w:rsidDel="000C2BBB">
          <w:rPr>
            <w:b w:val="0"/>
            <w:bCs w:val="0"/>
          </w:rPr>
          <w:delText xml:space="preserve"> </w:delText>
        </w:r>
        <w:r w:rsidR="004B23DF" w:rsidDel="000C2BBB">
          <w:rPr>
            <w:b w:val="0"/>
            <w:bCs w:val="0"/>
          </w:rPr>
          <w:delText xml:space="preserve"> which </w:delText>
        </w:r>
      </w:del>
      <w:r w:rsidR="004B23DF">
        <w:rPr>
          <w:b w:val="0"/>
          <w:bCs w:val="0"/>
        </w:rPr>
        <w:t>motivated the present study</w:t>
      </w:r>
      <w:ins w:id="65" w:author="McKay Sohlberg" w:date="2021-08-16T09:39:00Z">
        <w:r w:rsidR="00293DE4">
          <w:rPr>
            <w:b w:val="0"/>
            <w:bCs w:val="0"/>
          </w:rPr>
          <w:t>.</w:t>
        </w:r>
      </w:ins>
      <w:r w:rsidR="004B23DF">
        <w:rPr>
          <w:b w:val="0"/>
          <w:bCs w:val="0"/>
        </w:rPr>
        <w:t xml:space="preserve"> </w:t>
      </w:r>
      <w:ins w:id="66" w:author="McKay Sohlberg" w:date="2021-08-16T09:39:00Z">
        <w:r w:rsidR="00293DE4">
          <w:rPr>
            <w:b w:val="0"/>
            <w:bCs w:val="0"/>
          </w:rPr>
          <w:t xml:space="preserve">We conducted a retrospective analysis of </w:t>
        </w:r>
      </w:ins>
      <w:del w:id="67" w:author="McKay Sohlberg" w:date="2021-08-16T09:39:00Z">
        <w:r w:rsidR="004B23DF" w:rsidDel="00293DE4">
          <w:rPr>
            <w:b w:val="0"/>
            <w:bCs w:val="0"/>
          </w:rPr>
          <w:delText xml:space="preserve">that </w:delText>
        </w:r>
        <w:r w:rsidR="00482C10" w:rsidDel="00293DE4">
          <w:rPr>
            <w:b w:val="0"/>
            <w:bCs w:val="0"/>
          </w:rPr>
          <w:delText>retrospectively analyze</w:delText>
        </w:r>
        <w:r w:rsidR="000C2BBB" w:rsidDel="00293DE4">
          <w:rPr>
            <w:b w:val="0"/>
            <w:bCs w:val="0"/>
          </w:rPr>
          <w:delText>d</w:delText>
        </w:r>
        <w:r w:rsidR="00482C10" w:rsidDel="00293DE4">
          <w:rPr>
            <w:b w:val="0"/>
            <w:bCs w:val="0"/>
          </w:rPr>
          <w:delText xml:space="preserve"> </w:delText>
        </w:r>
      </w:del>
      <w:r w:rsidR="00482C10">
        <w:rPr>
          <w:b w:val="0"/>
          <w:bCs w:val="0"/>
        </w:rPr>
        <w:t>symptom severity data to explore potential symptom</w:t>
      </w:r>
      <w:ins w:id="68" w:author="Jim Wright" w:date="2021-08-10T14:17:00Z">
        <w:r w:rsidR="000C2BBB">
          <w:rPr>
            <w:b w:val="0"/>
            <w:bCs w:val="0"/>
          </w:rPr>
          <w:t xml:space="preserve"> cluster</w:t>
        </w:r>
      </w:ins>
      <w:ins w:id="69" w:author="Jim Wright" w:date="2021-08-10T15:02:00Z">
        <w:r w:rsidR="008C0E81">
          <w:rPr>
            <w:b w:val="0"/>
            <w:bCs w:val="0"/>
          </w:rPr>
          <w:t xml:space="preserve"> severity</w:t>
        </w:r>
      </w:ins>
      <w:r w:rsidR="00482C10">
        <w:rPr>
          <w:b w:val="0"/>
          <w:bCs w:val="0"/>
        </w:rPr>
        <w:t xml:space="preserve"> trends</w:t>
      </w:r>
      <w:ins w:id="70" w:author="Jim Wright" w:date="2021-08-10T14:17:00Z">
        <w:r w:rsidR="000C2BBB">
          <w:rPr>
            <w:b w:val="0"/>
            <w:bCs w:val="0"/>
          </w:rPr>
          <w:t xml:space="preserve"> and recovery trajectories</w:t>
        </w:r>
      </w:ins>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ins w:id="71" w:author="Jim Wright" w:date="2021-08-10T14:16:00Z">
        <w:r w:rsidR="000C2BBB">
          <w:rPr>
            <w:b w:val="0"/>
            <w:bCs w:val="0"/>
          </w:rPr>
          <w:t xml:space="preserve">both </w:t>
        </w:r>
      </w:ins>
      <w:r w:rsidR="00CE717E">
        <w:rPr>
          <w:b w:val="0"/>
          <w:bCs w:val="0"/>
        </w:rPr>
        <w:t>the</w:t>
      </w:r>
      <w:ins w:id="72" w:author="Jim Wright" w:date="2021-08-10T14:15:00Z">
        <w:r w:rsidR="000C2BBB">
          <w:rPr>
            <w:b w:val="0"/>
            <w:bCs w:val="0"/>
          </w:rPr>
          <w:t xml:space="preserve"> initial severity</w:t>
        </w:r>
      </w:ins>
      <w:ins w:id="73" w:author="Jim Wright" w:date="2021-08-10T14:16:00Z">
        <w:r w:rsidR="000C2BBB">
          <w:rPr>
            <w:b w:val="0"/>
            <w:bCs w:val="0"/>
          </w:rPr>
          <w:t xml:space="preserve"> and</w:t>
        </w:r>
      </w:ins>
      <w:ins w:id="74" w:author="Jim Wright" w:date="2021-08-10T14:15:00Z">
        <w:r w:rsidR="000C2BBB">
          <w:rPr>
            <w:b w:val="0"/>
            <w:bCs w:val="0"/>
          </w:rPr>
          <w:t xml:space="preserve"> the</w:t>
        </w:r>
      </w:ins>
      <w:ins w:id="75" w:author="Jim Wright" w:date="2021-08-10T14:14:00Z">
        <w:r w:rsidR="000C2BBB">
          <w:rPr>
            <w:b w:val="0"/>
            <w:bCs w:val="0"/>
          </w:rPr>
          <w:t xml:space="preserve"> recovery trajectories of the six</w:t>
        </w:r>
      </w:ins>
      <w:ins w:id="76" w:author="Jim Wright" w:date="2021-08-10T14:15:00Z">
        <w:r w:rsidR="000C2BBB">
          <w:rPr>
            <w:b w:val="0"/>
            <w:bCs w:val="0"/>
          </w:rPr>
          <w:t xml:space="preserve"> concussion symptom clusters</w:t>
        </w:r>
      </w:ins>
      <w:ins w:id="77" w:author="Jim Wright" w:date="2021-08-10T14:16:00Z">
        <w:r w:rsidR="000C2BBB">
          <w:rPr>
            <w:b w:val="0"/>
            <w:bCs w:val="0"/>
          </w:rPr>
          <w:t xml:space="preserve"> can provide insight</w:t>
        </w:r>
      </w:ins>
      <w:ins w:id="78" w:author="Jim Wright" w:date="2021-08-10T14:17:00Z">
        <w:r w:rsidR="000C2BBB">
          <w:rPr>
            <w:b w:val="0"/>
            <w:bCs w:val="0"/>
          </w:rPr>
          <w:t xml:space="preserve"> </w:t>
        </w:r>
      </w:ins>
      <w:ins w:id="79" w:author="Jim Wright" w:date="2021-08-10T14:18:00Z">
        <w:r w:rsidR="000C2BBB">
          <w:rPr>
            <w:b w:val="0"/>
            <w:bCs w:val="0"/>
          </w:rPr>
          <w:t xml:space="preserve">on what </w:t>
        </w:r>
        <w:r w:rsidR="00574E17">
          <w:rPr>
            <w:b w:val="0"/>
            <w:bCs w:val="0"/>
          </w:rPr>
          <w:t xml:space="preserve">academic </w:t>
        </w:r>
        <w:r w:rsidR="000C2BBB">
          <w:rPr>
            <w:b w:val="0"/>
            <w:bCs w:val="0"/>
          </w:rPr>
          <w:t>interventions students may need during their recovery</w:t>
        </w:r>
      </w:ins>
      <w:ins w:id="80" w:author="Jim Wright" w:date="2021-08-10T14:19:00Z">
        <w:r w:rsidR="00574E17">
          <w:rPr>
            <w:b w:val="0"/>
            <w:bCs w:val="0"/>
          </w:rPr>
          <w:t xml:space="preserve"> and influence the development of RTL interventions </w:t>
        </w:r>
      </w:ins>
      <w:ins w:id="81" w:author="Jim Wright" w:date="2021-08-10T14:20:00Z">
        <w:r w:rsidR="00574E17">
          <w:rPr>
            <w:b w:val="0"/>
            <w:bCs w:val="0"/>
          </w:rPr>
          <w:t>that can be empirically evaluated.</w:t>
        </w:r>
      </w:ins>
      <w:del w:id="82" w:author="Jim Wright" w:date="2021-08-10T14:20:00Z">
        <w:r w:rsidR="00CE717E" w:rsidDel="00574E17">
          <w:rPr>
            <w:b w:val="0"/>
            <w:bCs w:val="0"/>
          </w:rPr>
          <w:delText xml:space="preserve"> symptom severity profiles of students who navigated the RTP protocol </w:delText>
        </w:r>
        <w:r w:rsidR="004B23DF" w:rsidDel="00574E17">
          <w:rPr>
            <w:b w:val="0"/>
            <w:bCs w:val="0"/>
          </w:rPr>
          <w:delText>can</w:delText>
        </w:r>
        <w:r w:rsidR="00CE717E" w:rsidDel="00574E17">
          <w:rPr>
            <w:b w:val="0"/>
            <w:bCs w:val="0"/>
          </w:rPr>
          <w:delText xml:space="preserve"> provide much needed insight into the development of RTL interventions that can be empirically evaluated.</w:delText>
        </w:r>
      </w:del>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w:t>
      </w:r>
      <w:r w:rsidR="00222CD8">
        <w:lastRenderedPageBreak/>
        <w:t>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626311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6E7A5197" w:rsidR="00482C10" w:rsidRDefault="00B01D2F" w:rsidP="00C616B0">
      <w:pPr>
        <w:ind w:firstLine="720"/>
      </w:pPr>
      <w:r>
        <w:t xml:space="preserve">The purpose of this retrospective analysis was to investigate the </w:t>
      </w:r>
      <w:ins w:id="83" w:author="Jim Wright" w:date="2021-08-10T14:27:00Z">
        <w:r w:rsidR="00361032">
          <w:t>trajectories</w:t>
        </w:r>
      </w:ins>
      <w:del w:id="84" w:author="Jim Wright" w:date="2021-08-10T14:27:00Z">
        <w:r w:rsidDel="00361032">
          <w:delText>characteristics</w:delText>
        </w:r>
      </w:del>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lastRenderedPageBreak/>
        <w:t>Methods</w:t>
      </w:r>
    </w:p>
    <w:p w14:paraId="36D9AFFB" w14:textId="118C1390" w:rsidR="002B39D2" w:rsidRPr="002B39D2" w:rsidRDefault="002B39D2" w:rsidP="002B39D2">
      <w:pPr>
        <w:pStyle w:val="Heading2"/>
      </w:pPr>
      <w:r>
        <w:t>Setting</w:t>
      </w:r>
      <w:r w:rsidR="00D12FD0">
        <w:t xml:space="preserve"> and Participants </w:t>
      </w:r>
    </w:p>
    <w:p w14:paraId="3C2182E2" w14:textId="232D6D6E"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ins w:id="85" w:author="Jim Wright" w:date="2021-08-10T15:04:00Z">
        <w:r w:rsidR="007F1EF7">
          <w:t>S</w:t>
        </w:r>
      </w:ins>
      <w:del w:id="86" w:author="Jim Wright" w:date="2021-08-10T15:04:00Z">
        <w:r w:rsidR="009F2970" w:rsidDel="007F1EF7">
          <w:delText>s</w:delText>
        </w:r>
      </w:del>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r>
        <w:t>All ImP</w:t>
      </w:r>
      <w:r w:rsidR="00953005">
        <w:t xml:space="preserve">ACT post-injury tests </w:t>
      </w:r>
      <w:r w:rsidR="00491034">
        <w:t>were</w:t>
      </w:r>
      <w:r w:rsidR="00953005">
        <w:t xml:space="preserve"> reviewed by one neuropsychologist. </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pPr>
      <w:r>
        <w:t>Students</w:t>
      </w:r>
      <w:r w:rsidR="0062382D">
        <w:t xml:space="preserve"> requiring additional testing for scores to return to baseline performance </w:t>
      </w:r>
      <w:r w:rsidR="00491034">
        <w:t>were</w:t>
      </w:r>
      <w:r w:rsidR="0062382D">
        <w:t xml:space="preserve"> tested no more than two times in one week</w:t>
      </w:r>
      <w:r w:rsidR="00F3680D" w:rsidRPr="00AB0346">
        <w:t xml:space="preserve">. </w:t>
      </w:r>
    </w:p>
    <w:p w14:paraId="7ACDE971" w14:textId="6934C82B" w:rsidR="00B651ED" w:rsidRPr="00AB0346" w:rsidRDefault="00B651ED" w:rsidP="005F68E1">
      <w:pPr>
        <w:pStyle w:val="ListParagraph"/>
        <w:numPr>
          <w:ilvl w:val="0"/>
          <w:numId w:val="1"/>
        </w:numPr>
      </w:pPr>
      <w:r>
        <w:t>Students requiring more than three post-injury tests corresponded to longer recovery times.</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w:t>
      </w:r>
      <w:r>
        <w:lastRenderedPageBreak/>
        <w:t>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t>
      </w:r>
      <w:r w:rsidR="00143BA2">
        <w:lastRenderedPageBreak/>
        <w:t xml:space="preserve">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w:t>
      </w:r>
      <w:r w:rsidR="00F70048">
        <w:lastRenderedPageBreak/>
        <w:t xml:space="preserve">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w:t>
      </w:r>
      <w:r w:rsidR="00C15AF8">
        <w:lastRenderedPageBreak/>
        <w:t xml:space="preserve">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xml:space="preserve">= .967), </w:t>
      </w:r>
      <w:r w:rsidR="0004242D">
        <w:lastRenderedPageBreak/>
        <w:t>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lastRenderedPageBreak/>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022E8B40" w:rsidR="00E57D1D" w:rsidRDefault="00130679" w:rsidP="008C78AC">
      <w:r>
        <w:tab/>
        <w:t>The purpose of this retrospective analysis was to evaluate trends in symptom reporting over 13 years of ImPACT testing</w:t>
      </w:r>
      <w:r w:rsidR="00E57D1D">
        <w:t xml:space="preserve"> data</w:t>
      </w:r>
      <w:r>
        <w:t xml:space="preserve"> across the </w:t>
      </w:r>
      <w:ins w:id="87" w:author="Jim Wright" w:date="2021-08-10T15:05:00Z">
        <w:r w:rsidR="007F1EF7">
          <w:t>S</w:t>
        </w:r>
      </w:ins>
      <w:del w:id="88" w:author="Jim Wright" w:date="2021-08-10T15:05:00Z">
        <w:r w:rsidDel="007F1EF7">
          <w:delText>s</w:delText>
        </w:r>
      </w:del>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ins w:id="89" w:author="Jim Wright" w:date="2021-08-10T15:07:00Z">
        <w:r w:rsidR="007F1EF7">
          <w:t>ajectories</w:t>
        </w:r>
      </w:ins>
      <w:del w:id="90" w:author="Jim Wright" w:date="2021-08-10T15:07:00Z">
        <w:r w:rsidR="00E57D1D" w:rsidDel="007F1EF7">
          <w:delText>ends</w:delText>
        </w:r>
      </w:del>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2F0B64C0" w:rsidR="00E57D1D" w:rsidRDefault="00E57D1D" w:rsidP="008C78AC">
      <w:r>
        <w:tab/>
      </w:r>
      <w:ins w:id="91" w:author="McKay Sohlberg" w:date="2021-08-16T09:52:00Z">
        <w:r w:rsidR="00CE4F9D">
          <w:t>Trends in student symptom ratings for the current study were s</w:t>
        </w:r>
      </w:ins>
      <w:del w:id="92" w:author="McKay Sohlberg" w:date="2021-08-16T09:52:00Z">
        <w:r w:rsidDel="00CE4F9D">
          <w:delText>S</w:delText>
        </w:r>
      </w:del>
      <w:r>
        <w:t xml:space="preserve">imilar to findings </w:t>
      </w:r>
      <w:ins w:id="93" w:author="McKay Sohlberg" w:date="2021-08-16T09:52:00Z">
        <w:r w:rsidR="00CE4F9D">
          <w:t xml:space="preserve">reported in </w:t>
        </w:r>
      </w:ins>
      <w:del w:id="94" w:author="McKay Sohlberg" w:date="2021-08-16T09:52:00Z">
        <w:r w:rsidDel="00CE4F9D">
          <w:delText xml:space="preserve">from </w:delText>
        </w:r>
      </w:del>
      <w:r>
        <w:t xml:space="preserve">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ins w:id="95" w:author="McKay Sohlberg" w:date="2021-08-16T09:53:00Z">
        <w:r w:rsidR="00CE4F9D">
          <w:t xml:space="preserve"> Specifically, students </w:t>
        </w:r>
      </w:ins>
      <w:del w:id="96" w:author="McKay Sohlberg" w:date="2021-08-16T09:53:00Z">
        <w:r w:rsidDel="00CE4F9D">
          <w:delText xml:space="preserve">, the results of the present study identified that students develop specific symptom </w:delText>
        </w:r>
        <w:r w:rsidR="000F4446" w:rsidDel="00CE4F9D">
          <w:delText>profiles</w:delText>
        </w:r>
        <w:r w:rsidDel="00CE4F9D">
          <w:delText xml:space="preserve">, </w:delText>
        </w:r>
      </w:del>
      <w:r>
        <w:t>consistently rat</w:t>
      </w:r>
      <w:ins w:id="97" w:author="McKay Sohlberg" w:date="2021-08-16T09:53:00Z">
        <w:r w:rsidR="00CE4F9D">
          <w:t xml:space="preserve">ed </w:t>
        </w:r>
      </w:ins>
      <w:del w:id="98" w:author="McKay Sohlberg" w:date="2021-08-16T09:53:00Z">
        <w:r w:rsidDel="00CE4F9D">
          <w:delText xml:space="preserve">ing </w:delText>
        </w:r>
      </w:del>
      <w:r>
        <w:t xml:space="preserve">symptoms from the headache-migraine, sleep, and cognitive clusters with the highest </w:t>
      </w:r>
      <w:commentRangeStart w:id="99"/>
      <w:r>
        <w:t>severity</w:t>
      </w:r>
      <w:commentRangeEnd w:id="99"/>
      <w:r w:rsidR="00CE4F9D">
        <w:rPr>
          <w:rStyle w:val="CommentReference"/>
        </w:rPr>
        <w:commentReference w:id="99"/>
      </w:r>
      <w:r>
        <w:t xml:space="preserve">. </w:t>
      </w:r>
      <w:del w:id="100" w:author="McKay Sohlberg" w:date="2021-08-16T10:02:00Z">
        <w:r w:rsidDel="00694920">
          <w:delText>Symptom severity ratings obtained</w:delText>
        </w:r>
      </w:del>
      <w:del w:id="101" w:author="McKay Sohlberg" w:date="2021-08-16T10:00:00Z">
        <w:r w:rsidDel="00694920">
          <w:delText xml:space="preserve"> at the time of the fourth </w:delText>
        </w:r>
        <w:r w:rsidR="000F4446" w:rsidDel="00694920">
          <w:delText xml:space="preserve">post-injury </w:delText>
        </w:r>
        <w:r w:rsidDel="00694920">
          <w:delText>test for students who completed four ImPACT</w:delText>
        </w:r>
        <w:r w:rsidR="00381AAA" w:rsidDel="00694920">
          <w:delText xml:space="preserve"> post-injury</w:delText>
        </w:r>
        <w:r w:rsidDel="00694920">
          <w:delText xml:space="preserve"> tests</w:delText>
        </w:r>
      </w:del>
      <w:del w:id="102" w:author="McKay Sohlberg" w:date="2021-08-16T10:02:00Z">
        <w:r w:rsidR="0078521E" w:rsidDel="00694920">
          <w:delText xml:space="preserve">, </w:delText>
        </w:r>
      </w:del>
      <w:del w:id="103" w:author="McKay Sohlberg" w:date="2021-08-16T10:00:00Z">
        <w:r w:rsidR="0078521E" w:rsidDel="00694920">
          <w:delText xml:space="preserve">which </w:delText>
        </w:r>
      </w:del>
      <w:del w:id="104" w:author="McKay Sohlberg" w:date="2021-08-16T09:54:00Z">
        <w:r w:rsidR="0078521E" w:rsidDel="00494C57">
          <w:delText xml:space="preserve">would </w:delText>
        </w:r>
      </w:del>
      <w:del w:id="105" w:author="McKay Sohlberg" w:date="2021-08-16T10:00:00Z">
        <w:r w:rsidR="0078521E" w:rsidDel="00694920">
          <w:delText>constitute the students with the most protracted recovery</w:delText>
        </w:r>
      </w:del>
      <w:del w:id="106" w:author="McKay Sohlberg" w:date="2021-08-16T10:02:00Z">
        <w:r w:rsidR="0078521E" w:rsidDel="00694920">
          <w:delText>,</w:delText>
        </w:r>
        <w:r w:rsidR="00004705" w:rsidDel="00694920">
          <w:delText xml:space="preserve"> </w:delText>
        </w:r>
        <w:r w:rsidDel="00694920">
          <w:delText>w</w:delText>
        </w:r>
        <w:r w:rsidR="0025210D" w:rsidDel="00694920">
          <w:delText>ere</w:delText>
        </w:r>
        <w:r w:rsidDel="00694920">
          <w:delText xml:space="preserve"> observed to be </w:delText>
        </w:r>
      </w:del>
      <w:ins w:id="107" w:author="McKay Sohlberg" w:date="2021-08-16T09:58:00Z">
        <w:r w:rsidR="00694920">
          <w:t>T</w:t>
        </w:r>
      </w:ins>
      <w:del w:id="108" w:author="McKay Sohlberg" w:date="2021-08-16T09:58:00Z">
        <w:r w:rsidDel="00694920">
          <w:delText>t</w:delText>
        </w:r>
      </w:del>
      <w:r>
        <w:t xml:space="preserve">he only </w:t>
      </w:r>
      <w:r w:rsidR="0025210D">
        <w:t>ratings</w:t>
      </w:r>
      <w:r>
        <w:t xml:space="preserve"> where symptom severity across all clusters was rated </w:t>
      </w:r>
      <w:ins w:id="109" w:author="McKay Sohlberg" w:date="2021-08-16T10:03:00Z">
        <w:r w:rsidR="00694920">
          <w:t xml:space="preserve">similarly </w:t>
        </w:r>
      </w:ins>
      <w:del w:id="110" w:author="McKay Sohlberg" w:date="2021-08-16T10:03:00Z">
        <w:r w:rsidDel="00694920">
          <w:delText xml:space="preserve">with relative </w:delText>
        </w:r>
        <w:r w:rsidR="00EC7FD6" w:rsidDel="00694920">
          <w:delText>equality</w:delText>
        </w:r>
      </w:del>
      <w:ins w:id="111" w:author="McKay Sohlberg" w:date="2021-08-16T10:00:00Z">
        <w:r w:rsidR="00694920">
          <w:t xml:space="preserve">occurred at the time of the fourth post-injury test </w:t>
        </w:r>
      </w:ins>
      <w:ins w:id="112" w:author="McKay Sohlberg" w:date="2021-08-16T10:02:00Z">
        <w:r w:rsidR="00694920">
          <w:t xml:space="preserve">with </w:t>
        </w:r>
      </w:ins>
      <w:ins w:id="113" w:author="McKay Sohlberg" w:date="2021-08-16T10:00:00Z">
        <w:r w:rsidR="00694920">
          <w:t xml:space="preserve">students who completed </w:t>
        </w:r>
      </w:ins>
      <w:ins w:id="114" w:author="McKay Sohlberg" w:date="2021-08-16T10:02:00Z">
        <w:r w:rsidR="00694920">
          <w:t xml:space="preserve">all </w:t>
        </w:r>
      </w:ins>
      <w:ins w:id="115" w:author="McKay Sohlberg" w:date="2021-08-16T10:00:00Z">
        <w:r w:rsidR="00694920">
          <w:t>four ImPACT post-injury tests</w:t>
        </w:r>
      </w:ins>
      <w:ins w:id="116" w:author="McKay Sohlberg" w:date="2021-08-16T10:03:00Z">
        <w:r w:rsidR="00694920">
          <w:t xml:space="preserve">. This group </w:t>
        </w:r>
      </w:ins>
      <w:ins w:id="117" w:author="McKay Sohlberg" w:date="2021-08-16T10:00:00Z">
        <w:r w:rsidR="00694920">
          <w:t>constituted the students with the most protracted recovery</w:t>
        </w:r>
      </w:ins>
      <w:r w:rsidR="00EC7FD6">
        <w:t>.</w:t>
      </w:r>
      <w:r w:rsidR="000F4446">
        <w:t xml:space="preserve"> </w:t>
      </w:r>
      <w:r w:rsidR="000F4446">
        <w:lastRenderedPageBreak/>
        <w:t xml:space="preserve">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30D08B59"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p>
    <w:p w14:paraId="7FEDA310" w14:textId="6AE3CF0C" w:rsidR="00C43EE4" w:rsidRDefault="00C43EE4" w:rsidP="00C43EE4">
      <w:pPr>
        <w:pStyle w:val="Heading2"/>
      </w:pPr>
      <w:r>
        <w:t>How Trends in Symptom Severity can Influence the Future of RTL</w:t>
      </w:r>
    </w:p>
    <w:p w14:paraId="408AE7A9" w14:textId="6A9BF3B9" w:rsidR="00C43EE4" w:rsidRDefault="00C43EE4" w:rsidP="008C78AC">
      <w:r>
        <w:tab/>
      </w:r>
      <w:r w:rsidR="00866044">
        <w:t>T</w:t>
      </w:r>
      <w:r w:rsidR="00433B39">
        <w:t>he</w:t>
      </w:r>
      <w:r w:rsidR="005B02C8">
        <w:t xml:space="preserve"> analysis of this</w:t>
      </w:r>
      <w:r w:rsidR="00433B39">
        <w:t xml:space="preserve"> large samp</w:t>
      </w:r>
      <w:r w:rsidR="005B02C8">
        <w:t>le</w:t>
      </w:r>
      <w:r w:rsidR="00724379">
        <w:t xml:space="preserve"> </w:t>
      </w:r>
      <w:r w:rsidR="00433B39">
        <w:t xml:space="preserve">provides insight </w:t>
      </w:r>
      <w:r w:rsidR="005B02C8">
        <w:t>into which</w:t>
      </w:r>
      <w:r w:rsidR="00433B39">
        <w:t xml:space="preserve"> </w:t>
      </w:r>
      <w:r w:rsidR="0032074C">
        <w:t xml:space="preserve">concussion </w:t>
      </w:r>
      <w:r w:rsidR="00433B39">
        <w:t>symptom</w:t>
      </w:r>
      <w:r w:rsidR="005B02C8">
        <w:t xml:space="preserve"> clusters</w:t>
      </w:r>
      <w:r w:rsidR="00433B39">
        <w:t xml:space="preserve"> burden</w:t>
      </w:r>
      <w:r w:rsidR="00BC5883">
        <w:t xml:space="preserve"> students the most during their return to school</w:t>
      </w:r>
      <w:r w:rsidR="0032074C">
        <w:t xml:space="preserve">. </w:t>
      </w:r>
      <w:del w:id="118" w:author="Jim Wright" w:date="2021-08-10T14:37:00Z">
        <w:r w:rsidR="0032074C" w:rsidDel="005B02C8">
          <w:delText>It also d</w:delText>
        </w:r>
        <w:r w:rsidR="005B02C8" w:rsidDel="005B02C8">
          <w:delText>escribes</w:delText>
        </w:r>
        <w:r w:rsidR="0032074C" w:rsidDel="005B02C8">
          <w:delText xml:space="preserve"> how</w:delText>
        </w:r>
        <w:r w:rsidR="00A37638" w:rsidDel="005B02C8">
          <w:delText xml:space="preserve"> </w:delText>
        </w:r>
        <w:r w:rsidR="00BC5883" w:rsidDel="005B02C8">
          <w:delText>various symptoms may interact with each other</w:delText>
        </w:r>
        <w:r w:rsidR="0032074C" w:rsidDel="005B02C8">
          <w:delText>, possibly</w:delText>
        </w:r>
        <w:r w:rsidR="00BC5883" w:rsidDel="005B02C8">
          <w:delText xml:space="preserve"> impact</w:delText>
        </w:r>
        <w:r w:rsidR="0032074C" w:rsidDel="005B02C8">
          <w:delText>ing</w:delText>
        </w:r>
        <w:r w:rsidR="00BC5883" w:rsidDel="005B02C8">
          <w:delText xml:space="preserve"> student academic performance. </w:delText>
        </w:r>
      </w:del>
      <w:r w:rsidR="00BC5883">
        <w:t>S</w:t>
      </w:r>
      <w:ins w:id="119" w:author="McKay Sohlberg" w:date="2021-08-16T10:05:00Z">
        <w:r w:rsidR="00652BD9">
          <w:t>tudents consistently rated s</w:t>
        </w:r>
      </w:ins>
      <w:del w:id="120" w:author="McKay Sohlberg" w:date="2021-08-16T10:05:00Z">
        <w:r w:rsidR="00BC5883" w:rsidDel="00652BD9">
          <w:delText>pecifically, s</w:delText>
        </w:r>
      </w:del>
      <w:r w:rsidR="00BC5883">
        <w:t>ymptoms from the headache-migraine, cognitive, and sleep clusters</w:t>
      </w:r>
      <w:ins w:id="121" w:author="McKay Sohlberg" w:date="2021-08-16T10:06:00Z">
        <w:r w:rsidR="00652BD9">
          <w:t xml:space="preserve"> as </w:t>
        </w:r>
      </w:ins>
      <w:del w:id="122" w:author="McKay Sohlberg" w:date="2021-08-16T10:06:00Z">
        <w:r w:rsidR="00724379" w:rsidDel="00652BD9">
          <w:delText xml:space="preserve">, consistently rated </w:delText>
        </w:r>
      </w:del>
      <w:r w:rsidR="00724379">
        <w:t>the most severe</w:t>
      </w:r>
      <w:del w:id="123" w:author="McKay Sohlberg" w:date="2021-08-16T10:06:00Z">
        <w:r w:rsidR="00724379" w:rsidDel="00652BD9">
          <w:delText>ly</w:delText>
        </w:r>
      </w:del>
      <w:ins w:id="124" w:author="McKay Sohlberg" w:date="2021-08-16T10:06:00Z">
        <w:r w:rsidR="00652BD9">
          <w:t xml:space="preserve"> which </w:t>
        </w:r>
        <w:r w:rsidR="00652BD9">
          <w:lastRenderedPageBreak/>
          <w:t>can help guide the provi</w:t>
        </w:r>
      </w:ins>
      <w:ins w:id="125" w:author="McKay Sohlberg" w:date="2021-08-16T10:07:00Z">
        <w:r w:rsidR="00652BD9">
          <w:t>s</w:t>
        </w:r>
      </w:ins>
      <w:ins w:id="126" w:author="McKay Sohlberg" w:date="2021-08-16T10:06:00Z">
        <w:r w:rsidR="00652BD9">
          <w:t>ion of supports</w:t>
        </w:r>
      </w:ins>
      <w:ins w:id="127" w:author="McKay Sohlberg" w:date="2021-08-16T10:08:00Z">
        <w:r w:rsidR="00652BD9">
          <w:t>, f</w:t>
        </w:r>
      </w:ins>
      <w:ins w:id="128" w:author="McKay Sohlberg" w:date="2021-08-16T10:07:00Z">
        <w:r w:rsidR="00652BD9">
          <w:t xml:space="preserve">or example, </w:t>
        </w:r>
      </w:ins>
      <w:ins w:id="129" w:author="McKay Sohlberg" w:date="2021-08-16T10:08:00Z">
        <w:r w:rsidR="00652BD9">
          <w:t xml:space="preserve">strategies </w:t>
        </w:r>
      </w:ins>
      <w:ins w:id="130" w:author="McKay Sohlberg" w:date="2021-08-16T10:09:00Z">
        <w:r w:rsidR="00652BD9">
          <w:t xml:space="preserve">and accommodations to increase </w:t>
        </w:r>
      </w:ins>
      <w:del w:id="131" w:author="McKay Sohlberg" w:date="2021-08-16T10:06:00Z">
        <w:r w:rsidR="00724379" w:rsidDel="00652BD9">
          <w:delText>,</w:delText>
        </w:r>
      </w:del>
      <w:del w:id="132" w:author="McKay Sohlberg" w:date="2021-08-16T10:09:00Z">
        <w:r w:rsidR="00BC5883" w:rsidDel="00652BD9">
          <w:delText xml:space="preserve"> </w:delText>
        </w:r>
      </w:del>
      <w:del w:id="133" w:author="McKay Sohlberg" w:date="2021-08-16T10:06:00Z">
        <w:r w:rsidR="00BC5883" w:rsidDel="00652BD9">
          <w:delText xml:space="preserve">may impact </w:delText>
        </w:r>
      </w:del>
      <w:r w:rsidR="00BC5883">
        <w:t xml:space="preserve">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xml:space="preserve">. With an improved knowledge of </w:t>
      </w:r>
      <w:ins w:id="134" w:author="Jim Wright" w:date="2021-08-10T14:39:00Z">
        <w:r w:rsidR="005B02C8">
          <w:t>perceived symptom severity</w:t>
        </w:r>
      </w:ins>
      <w:ins w:id="135" w:author="Jim Wright" w:date="2021-08-10T14:40:00Z">
        <w:r w:rsidR="00334D27">
          <w:t xml:space="preserve"> and recovery trajectory</w:t>
        </w:r>
      </w:ins>
      <w:ins w:id="136" w:author="Jim Wright" w:date="2021-08-10T14:39:00Z">
        <w:r w:rsidR="00334D27">
          <w:t xml:space="preserve">, </w:t>
        </w:r>
      </w:ins>
      <w:del w:id="137" w:author="Jim Wright" w:date="2021-08-10T14:39:00Z">
        <w:r w:rsidR="00BC5883" w:rsidDel="005B02C8">
          <w:delText>student symptom reporting</w:delText>
        </w:r>
        <w:r w:rsidR="00A37638" w:rsidDel="005B02C8">
          <w:delText xml:space="preserve"> and what clusters </w:delText>
        </w:r>
        <w:r w:rsidR="00381AAA" w:rsidDel="005B02C8">
          <w:delText xml:space="preserve">are </w:delText>
        </w:r>
        <w:r w:rsidR="00A37638" w:rsidDel="005B02C8">
          <w:delText>rate</w:delText>
        </w:r>
        <w:r w:rsidR="00381AAA" w:rsidDel="005B02C8">
          <w:delText>d</w:delText>
        </w:r>
        <w:r w:rsidR="00A37638" w:rsidDel="005B02C8">
          <w:delText xml:space="preserve"> the most severely</w:delText>
        </w:r>
        <w:r w:rsidR="00BC5883" w:rsidDel="005B02C8">
          <w:delText xml:space="preserve">, </w:delText>
        </w:r>
      </w:del>
      <w:del w:id="138" w:author="McKay Sohlberg" w:date="2021-08-16T10:09:00Z">
        <w:r w:rsidR="00BC5883" w:rsidDel="00652BD9">
          <w:delText xml:space="preserve">it is imperative for </w:delText>
        </w:r>
      </w:del>
      <w:r w:rsidR="00BC5883">
        <w:t>educators</w:t>
      </w:r>
      <w:r w:rsidR="0032074C">
        <w:t xml:space="preserve"> and clinicians</w:t>
      </w:r>
      <w:r w:rsidR="00BC5883">
        <w:t xml:space="preserve"> </w:t>
      </w:r>
      <w:ins w:id="139" w:author="McKay Sohlberg" w:date="2021-08-16T10:09:00Z">
        <w:r w:rsidR="00652BD9">
          <w:t xml:space="preserve">can be better </w:t>
        </w:r>
      </w:ins>
      <w:del w:id="140" w:author="McKay Sohlberg" w:date="2021-08-16T10:09:00Z">
        <w:r w:rsidR="00BC5883" w:rsidDel="00652BD9">
          <w:delText xml:space="preserve">to be </w:delText>
        </w:r>
      </w:del>
      <w:r w:rsidR="00BC5883">
        <w:t>prepared with interventions</w:t>
      </w:r>
      <w:ins w:id="141" w:author="Jim Wright" w:date="2021-08-10T14:39:00Z">
        <w:r w:rsidR="00334D27">
          <w:t xml:space="preserve"> that </w:t>
        </w:r>
      </w:ins>
      <w:ins w:id="142" w:author="Jim Wright" w:date="2021-08-10T14:40:00Z">
        <w:r w:rsidR="00334D27">
          <w:t>address</w:t>
        </w:r>
      </w:ins>
      <w:ins w:id="143" w:author="Jim Wright" w:date="2021-08-10T14:43:00Z">
        <w:r w:rsidR="00FB1833">
          <w:t xml:space="preserve"> </w:t>
        </w:r>
      </w:ins>
      <w:ins w:id="144" w:author="Jim Wright" w:date="2021-08-10T14:46:00Z">
        <w:r w:rsidR="002E4E87">
          <w:t>how a student’s symptoms may impact their academics</w:t>
        </w:r>
      </w:ins>
      <w:del w:id="145" w:author="Jim Wright" w:date="2021-08-10T14:46:00Z">
        <w:r w:rsidR="00BC5883" w:rsidDel="002E4E87">
          <w:delText xml:space="preserve"> </w:delText>
        </w:r>
        <w:r w:rsidR="00846746" w:rsidDel="002E4E87">
          <w:delText>that can be personalized to the specific symptom profile of the student</w:delText>
        </w:r>
      </w:del>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6907D1">
        <w:t>. This is a critical finding for RTL because it provides educators with an indicator of who is at risk for a longer recovery</w:t>
      </w:r>
      <w:ins w:id="146" w:author="McKay Sohlberg" w:date="2021-08-16T10:09:00Z">
        <w:r w:rsidR="00652BD9">
          <w:t xml:space="preserve"> and may require hi</w:t>
        </w:r>
      </w:ins>
      <w:ins w:id="147" w:author="McKay Sohlberg" w:date="2021-08-16T10:10:00Z">
        <w:r w:rsidR="00652BD9">
          <w:t>gher tiered academic supports</w:t>
        </w:r>
      </w:ins>
      <w:r w:rsidR="006907D1">
        <w:t>.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to be mindful that females tend to be more symptomatic than males when assessing student needs and implementing supports. </w:t>
      </w:r>
    </w:p>
    <w:p w14:paraId="42C95827" w14:textId="08047FAA" w:rsidR="0059049D" w:rsidDel="005E7CC4" w:rsidRDefault="0059049D" w:rsidP="008C78AC">
      <w:pPr>
        <w:rPr>
          <w:del w:id="148" w:author="Jim Wright" w:date="2021-08-10T14:47:00Z"/>
        </w:rPr>
      </w:pPr>
      <w:del w:id="149" w:author="Jim Wright" w:date="2021-08-10T14:47:00Z">
        <w:r w:rsidDel="005E7CC4">
          <w:tab/>
          <w:delText xml:space="preserve">Besides the influence of symptom severity, 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With the information obtained from the present study and the consideration of an adaptable RTL program, the next step is to evaluate existing RTL protocols </w:delText>
        </w:r>
        <w:r w:rsidR="00AE124D" w:rsidDel="005E7CC4">
          <w:delText xml:space="preserve">on schools with diverse and underrepresented backgrounds to ensure effective protocols can extend to all students. </w:delText>
        </w:r>
        <w:r w:rsidDel="005E7CC4">
          <w:delText xml:space="preserve"> </w:delText>
        </w:r>
      </w:del>
    </w:p>
    <w:p w14:paraId="5C06C4E2" w14:textId="3263181F" w:rsidR="00450BE6" w:rsidRDefault="00450BE6" w:rsidP="00450BE6">
      <w:pPr>
        <w:pStyle w:val="Heading2"/>
      </w:pPr>
      <w:r>
        <w:t xml:space="preserve">Study Limitations </w:t>
      </w:r>
    </w:p>
    <w:p w14:paraId="1EA11BC1" w14:textId="76CA7720"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 xml:space="preserve">The two data sets were joined in RSudio to attempt to create one large data set with all information on PCSS severity ratings </w:t>
      </w:r>
      <w:r w:rsidR="003C1F9E">
        <w:t>and student</w:t>
      </w:r>
      <w:r w:rsidR="00112A34" w:rsidRPr="00AB0346">
        <w:t xml:space="preserve"> RTP outcome; however, the data </w:t>
      </w:r>
      <w:r w:rsidR="00112A34" w:rsidRPr="00AB0346">
        <w:lastRenderedPageBreak/>
        <w:t>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06B56A69" w:rsidR="004A04F4" w:rsidRDefault="004A04F4" w:rsidP="004A04F4">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w:t>
      </w:r>
      <w:ins w:id="150" w:author="McKay Sohlberg" w:date="2021-08-16T10:11:00Z">
        <w:r w:rsidR="00652BD9">
          <w:t xml:space="preserve">shown </w:t>
        </w:r>
      </w:ins>
      <w:del w:id="151" w:author="McKay Sohlberg" w:date="2021-08-16T10:11:00Z">
        <w:r w:rsidDel="00652BD9">
          <w:delText xml:space="preserve">identified </w:delText>
        </w:r>
      </w:del>
      <w:r>
        <w:t xml:space="preserve">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77777777"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6E01DC18" w14:textId="4B4E5CAF" w:rsidR="004A04F4" w:rsidRDefault="004A04F4" w:rsidP="00450BE6">
      <w:r w:rsidRPr="00530F97">
        <w:tab/>
        <w:t xml:space="preserve">Besides symptom measurement, there is a need to develop and implement measurement tools that can be utilized repeatedly to provide clinicians and educators with valid and reliable </w:t>
      </w:r>
      <w:r w:rsidRPr="00530F97">
        <w:lastRenderedPageBreak/>
        <w:t>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7B4E84AA" w:rsidR="007A73E7" w:rsidRDefault="00112A34" w:rsidP="00112A34">
      <w:r>
        <w:tab/>
        <w:t xml:space="preserve">The results of this retrospective analysis aligned with previous research evaluating </w:t>
      </w:r>
      <w:ins w:id="152" w:author="McKay Sohlberg" w:date="2021-08-16T10:12:00Z">
        <w:r w:rsidR="00652BD9">
          <w:t xml:space="preserve">results from </w:t>
        </w:r>
      </w:ins>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w:t>
      </w:r>
      <w:ins w:id="153" w:author="Jim Wright" w:date="2021-08-10T15:20:00Z">
        <w:r w:rsidR="00FA2BCF">
          <w:t xml:space="preserve">and </w:t>
        </w:r>
      </w:ins>
      <w:ins w:id="154" w:author="Jim Wright" w:date="2021-08-10T15:21:00Z">
        <w:r w:rsidR="00FA2BCF">
          <w:t>trajectories</w:t>
        </w:r>
      </w:ins>
      <w:r w:rsidR="003E377B">
        <w:t xml:space="preserve"> in the development of empirically driven RTL </w:t>
      </w:r>
      <w:r w:rsidR="001B43E2">
        <w:t>protocols</w:t>
      </w:r>
      <w:r w:rsidR="003E377B">
        <w:t xml:space="preserve"> that </w:t>
      </w:r>
      <w:ins w:id="155" w:author="Jim Wright" w:date="2021-08-10T15:21:00Z">
        <w:r w:rsidR="00FA2BCF">
          <w:t>can</w:t>
        </w:r>
      </w:ins>
      <w:del w:id="156" w:author="Jim Wright" w:date="2021-08-10T15:21:00Z">
        <w:r w:rsidR="003E377B" w:rsidDel="00FA2BCF">
          <w:delText>can be adapted to various school settings and</w:delText>
        </w:r>
      </w:del>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cKay Sohlberg" w:date="2021-08-16T10:12:00Z" w:initials="MS">
    <w:p w14:paraId="0E4460ED" w14:textId="775E3E49" w:rsidR="00652BD9" w:rsidRDefault="00652BD9">
      <w:pPr>
        <w:pStyle w:val="CommentText"/>
      </w:pPr>
      <w:r>
        <w:rPr>
          <w:rStyle w:val="CommentReference"/>
        </w:rPr>
        <w:annotationRef/>
      </w:r>
      <w:r>
        <w:t xml:space="preserve">I wonder with our more focused study purpose if we should narrow the title so that it involves symptom identification? </w:t>
      </w:r>
      <w:r w:rsidR="00E33338">
        <w:t xml:space="preserve">How Can </w:t>
      </w:r>
      <w:r>
        <w:t xml:space="preserve">Thirteen Years of Concussion </w:t>
      </w:r>
      <w:r w:rsidR="00E33338">
        <w:t>Symptom Data Guide the Study of Return-to-Learn Supports [this isn’t it but you see what I mean]</w:t>
      </w:r>
    </w:p>
  </w:comment>
  <w:comment w:id="99" w:author="McKay Sohlberg" w:date="2021-08-16T09:53:00Z" w:initials="MS">
    <w:p w14:paraId="79CCA945" w14:textId="0E915F66" w:rsidR="00CE4F9D" w:rsidRDefault="00CE4F9D">
      <w:pPr>
        <w:pStyle w:val="CommentText"/>
      </w:pPr>
      <w:r>
        <w:rPr>
          <w:rStyle w:val="CommentReference"/>
        </w:rPr>
        <w:annotationRef/>
      </w:r>
      <w:r>
        <w:t>What about frequen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4460ED" w15:done="0"/>
  <w15:commentEx w15:paraId="79CC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B8A5" w16cex:dateUtc="2021-08-16T17:12:00Z"/>
  <w16cex:commentExtensible w16cex:durableId="24C4B429" w16cex:dateUtc="2021-08-16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4460ED" w16cid:durableId="24C4B8A5"/>
  <w16cid:commentId w16cid:paraId="79CCA945" w16cid:durableId="24C4B4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45373" w14:textId="77777777" w:rsidR="00D25D1E" w:rsidRDefault="00D25D1E" w:rsidP="006004F2">
      <w:pPr>
        <w:spacing w:line="240" w:lineRule="auto"/>
      </w:pPr>
      <w:r>
        <w:separator/>
      </w:r>
    </w:p>
  </w:endnote>
  <w:endnote w:type="continuationSeparator" w:id="0">
    <w:p w14:paraId="6B4960CB" w14:textId="77777777" w:rsidR="00D25D1E" w:rsidRDefault="00D25D1E"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A44F3" w14:textId="77777777" w:rsidR="00D25D1E" w:rsidRDefault="00D25D1E" w:rsidP="006004F2">
      <w:pPr>
        <w:spacing w:line="240" w:lineRule="auto"/>
      </w:pPr>
      <w:r>
        <w:separator/>
      </w:r>
    </w:p>
  </w:footnote>
  <w:footnote w:type="continuationSeparator" w:id="0">
    <w:p w14:paraId="3CD4307A" w14:textId="77777777" w:rsidR="00D25D1E" w:rsidRDefault="00D25D1E"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Kay Sohlberg">
    <w15:presenceInfo w15:providerId="AD" w15:userId="S::mckay@uoregon.edu::5a836b42-e4bf-40ac-8f27-365bd4c574ba"/>
  </w15:person>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F26"/>
    <w:rsid w:val="00017A15"/>
    <w:rsid w:val="00021DB1"/>
    <w:rsid w:val="0004242D"/>
    <w:rsid w:val="00054B3D"/>
    <w:rsid w:val="00057026"/>
    <w:rsid w:val="00060BAA"/>
    <w:rsid w:val="0009722B"/>
    <w:rsid w:val="000C2BB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4108C"/>
    <w:rsid w:val="0025210D"/>
    <w:rsid w:val="00260F75"/>
    <w:rsid w:val="00277AB4"/>
    <w:rsid w:val="00287C51"/>
    <w:rsid w:val="00291989"/>
    <w:rsid w:val="00293DE4"/>
    <w:rsid w:val="00294A7B"/>
    <w:rsid w:val="002966D4"/>
    <w:rsid w:val="002B39D2"/>
    <w:rsid w:val="002B4DA6"/>
    <w:rsid w:val="002D26E9"/>
    <w:rsid w:val="002D7474"/>
    <w:rsid w:val="002E4E87"/>
    <w:rsid w:val="00306F7C"/>
    <w:rsid w:val="0032074C"/>
    <w:rsid w:val="00325B4B"/>
    <w:rsid w:val="00326B33"/>
    <w:rsid w:val="00334D27"/>
    <w:rsid w:val="00337782"/>
    <w:rsid w:val="003517C9"/>
    <w:rsid w:val="00352825"/>
    <w:rsid w:val="00360ABA"/>
    <w:rsid w:val="00361032"/>
    <w:rsid w:val="0036214F"/>
    <w:rsid w:val="00372873"/>
    <w:rsid w:val="00381AAA"/>
    <w:rsid w:val="003A2722"/>
    <w:rsid w:val="003B5DF5"/>
    <w:rsid w:val="003C1F9E"/>
    <w:rsid w:val="003C45BC"/>
    <w:rsid w:val="003D7F08"/>
    <w:rsid w:val="003E377B"/>
    <w:rsid w:val="00401692"/>
    <w:rsid w:val="00433B39"/>
    <w:rsid w:val="00435AE6"/>
    <w:rsid w:val="00450BE6"/>
    <w:rsid w:val="004800DD"/>
    <w:rsid w:val="00482C10"/>
    <w:rsid w:val="004876B9"/>
    <w:rsid w:val="00487872"/>
    <w:rsid w:val="00491034"/>
    <w:rsid w:val="00492B05"/>
    <w:rsid w:val="00494C57"/>
    <w:rsid w:val="00495C83"/>
    <w:rsid w:val="00496E39"/>
    <w:rsid w:val="004A04F4"/>
    <w:rsid w:val="004A70A5"/>
    <w:rsid w:val="004B23DF"/>
    <w:rsid w:val="004C0061"/>
    <w:rsid w:val="004C1270"/>
    <w:rsid w:val="004C583D"/>
    <w:rsid w:val="004E2180"/>
    <w:rsid w:val="004F12E0"/>
    <w:rsid w:val="00504B0E"/>
    <w:rsid w:val="00506748"/>
    <w:rsid w:val="00530F97"/>
    <w:rsid w:val="00536745"/>
    <w:rsid w:val="00536CB8"/>
    <w:rsid w:val="00574E17"/>
    <w:rsid w:val="0057755C"/>
    <w:rsid w:val="005804A0"/>
    <w:rsid w:val="0058055F"/>
    <w:rsid w:val="0059049D"/>
    <w:rsid w:val="005B02C8"/>
    <w:rsid w:val="005C1800"/>
    <w:rsid w:val="005D2EA6"/>
    <w:rsid w:val="005E6C20"/>
    <w:rsid w:val="005E7CC4"/>
    <w:rsid w:val="005F4B83"/>
    <w:rsid w:val="005F68E1"/>
    <w:rsid w:val="005F7A57"/>
    <w:rsid w:val="006004F2"/>
    <w:rsid w:val="006237BA"/>
    <w:rsid w:val="0062382D"/>
    <w:rsid w:val="00642E93"/>
    <w:rsid w:val="00645FF0"/>
    <w:rsid w:val="00647AF1"/>
    <w:rsid w:val="00652BD9"/>
    <w:rsid w:val="006611A1"/>
    <w:rsid w:val="006625FC"/>
    <w:rsid w:val="00663E98"/>
    <w:rsid w:val="00664A77"/>
    <w:rsid w:val="006664E2"/>
    <w:rsid w:val="006772EB"/>
    <w:rsid w:val="006907D1"/>
    <w:rsid w:val="00694920"/>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B03CD"/>
    <w:rsid w:val="007B0B4E"/>
    <w:rsid w:val="007C0BBE"/>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963F6"/>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EE3"/>
    <w:rsid w:val="00A37638"/>
    <w:rsid w:val="00A5185A"/>
    <w:rsid w:val="00A708CB"/>
    <w:rsid w:val="00AB0346"/>
    <w:rsid w:val="00AB676B"/>
    <w:rsid w:val="00AD7D14"/>
    <w:rsid w:val="00AE124D"/>
    <w:rsid w:val="00AE5920"/>
    <w:rsid w:val="00AF4FD0"/>
    <w:rsid w:val="00B01BBA"/>
    <w:rsid w:val="00B01D2F"/>
    <w:rsid w:val="00B207FA"/>
    <w:rsid w:val="00B42A16"/>
    <w:rsid w:val="00B651ED"/>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4F9D"/>
    <w:rsid w:val="00CE717E"/>
    <w:rsid w:val="00D12097"/>
    <w:rsid w:val="00D12FD0"/>
    <w:rsid w:val="00D233F2"/>
    <w:rsid w:val="00D23C72"/>
    <w:rsid w:val="00D25D1E"/>
    <w:rsid w:val="00D31777"/>
    <w:rsid w:val="00D603DD"/>
    <w:rsid w:val="00D63BFB"/>
    <w:rsid w:val="00D74A06"/>
    <w:rsid w:val="00D74A2B"/>
    <w:rsid w:val="00D84B7F"/>
    <w:rsid w:val="00DA7A9B"/>
    <w:rsid w:val="00DC3890"/>
    <w:rsid w:val="00DC63B4"/>
    <w:rsid w:val="00DD686D"/>
    <w:rsid w:val="00DE4905"/>
    <w:rsid w:val="00DE7D89"/>
    <w:rsid w:val="00E15818"/>
    <w:rsid w:val="00E22EA6"/>
    <w:rsid w:val="00E31A24"/>
    <w:rsid w:val="00E33338"/>
    <w:rsid w:val="00E42E9B"/>
    <w:rsid w:val="00E57D1D"/>
    <w:rsid w:val="00E8553A"/>
    <w:rsid w:val="00E91FF3"/>
    <w:rsid w:val="00E973F4"/>
    <w:rsid w:val="00EA7384"/>
    <w:rsid w:val="00EB0FED"/>
    <w:rsid w:val="00EB664B"/>
    <w:rsid w:val="00EC2EEF"/>
    <w:rsid w:val="00EC7FD6"/>
    <w:rsid w:val="00ED5419"/>
    <w:rsid w:val="00EE4280"/>
    <w:rsid w:val="00EF1305"/>
    <w:rsid w:val="00EF5317"/>
    <w:rsid w:val="00F00534"/>
    <w:rsid w:val="00F04D7C"/>
    <w:rsid w:val="00F174DF"/>
    <w:rsid w:val="00F24E7A"/>
    <w:rsid w:val="00F3680D"/>
    <w:rsid w:val="00F37D57"/>
    <w:rsid w:val="00F41D5A"/>
    <w:rsid w:val="00F53BE2"/>
    <w:rsid w:val="00F70048"/>
    <w:rsid w:val="00F8068E"/>
    <w:rsid w:val="00FA2BCF"/>
    <w:rsid w:val="00FB1833"/>
    <w:rsid w:val="00FC00DB"/>
    <w:rsid w:val="00FC071A"/>
    <w:rsid w:val="00FC099C"/>
    <w:rsid w:val="00FC4940"/>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6566</Words>
  <Characters>208429</Characters>
  <Application>Microsoft Office Word</Application>
  <DocSecurity>0</DocSecurity>
  <Lines>1736</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2</cp:revision>
  <dcterms:created xsi:type="dcterms:W3CDTF">2021-08-18T21:09:00Z</dcterms:created>
  <dcterms:modified xsi:type="dcterms:W3CDTF">2021-08-1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